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F6EDC8" w14:textId="6E923ACE" w:rsidR="00F166A0" w:rsidRPr="00532AF2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532AF2" w14:paraId="531A3291" w14:textId="77777777" w:rsidTr="68271013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20D1A06" w14:textId="407167EE" w:rsidR="00B342B5" w:rsidRPr="00532AF2" w:rsidRDefault="00B342B5" w:rsidP="00FB4136">
            <w:pPr>
              <w:pStyle w:val="CLIN1HEADING"/>
              <w:rPr>
                <w:rFonts w:cs="Calibri"/>
              </w:rPr>
            </w:pPr>
            <w:r w:rsidRPr="00532AF2">
              <w:rPr>
                <w:rFonts w:cs="Calibri"/>
              </w:rPr>
              <w:t xml:space="preserve">Clinical Utility of </w:t>
            </w:r>
            <w:r w:rsidR="00DA58B3" w:rsidRPr="00532AF2">
              <w:rPr>
                <w:rFonts w:cs="Calibri"/>
              </w:rPr>
              <w:t xml:space="preserve">MOLECULAR Testing in </w:t>
            </w:r>
            <w:r w:rsidR="00DA58B3" w:rsidRPr="00532AF2">
              <w:rPr>
                <w:rFonts w:cs="Calibri"/>
              </w:rPr>
              <w:br/>
              <w:t>AML</w:t>
            </w:r>
            <w:r w:rsidR="00543018" w:rsidRPr="00532AF2">
              <w:rPr>
                <w:rFonts w:cs="Calibri"/>
              </w:rPr>
              <w:t xml:space="preserve"> </w:t>
            </w:r>
            <w:r w:rsidRPr="00532AF2">
              <w:rPr>
                <w:rFonts w:cs="Calibri"/>
              </w:rPr>
              <w:t xml:space="preserve">with 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</w:rPr>
              <w:t xml:space="preserve"> </w:t>
            </w:r>
            <w:r w:rsidR="00150183">
              <w:rPr>
                <w:rFonts w:cs="Calibri"/>
              </w:rPr>
              <w:t>MUTATION</w:t>
            </w:r>
          </w:p>
          <w:p w14:paraId="2BAC4880" w14:textId="77777777" w:rsidR="00B342B5" w:rsidRPr="00532AF2" w:rsidRDefault="00B342B5" w:rsidP="00FB4136">
            <w:pPr>
              <w:pStyle w:val="CLIN2SUBHEADINGS"/>
              <w:rPr>
                <w:rFonts w:cs="Calibri"/>
              </w:rPr>
            </w:pPr>
            <w:r w:rsidRPr="00532AF2">
              <w:rPr>
                <w:rFonts w:cs="Calibri"/>
              </w:rPr>
              <w:t>Diagnostic Utility</w:t>
            </w:r>
          </w:p>
          <w:p w14:paraId="7D078C0D" w14:textId="2293CB4D" w:rsidR="00496C28" w:rsidRPr="00532AF2" w:rsidRDefault="00496C28" w:rsidP="00496C28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</w:rPr>
              <w:t>Mutation</w:t>
            </w:r>
            <w:r>
              <w:rPr>
                <w:rFonts w:cs="Calibri"/>
              </w:rPr>
              <w:t>s</w:t>
            </w:r>
            <w:r w:rsidRPr="00532AF2">
              <w:rPr>
                <w:rFonts w:cs="Calibri"/>
              </w:rPr>
              <w:t xml:space="preserve"> in the transcription factor CCAATT-enhancer binding protein alpha (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</w:rPr>
              <w:t xml:space="preserve">) occur in </w:t>
            </w:r>
            <w:r w:rsidR="000D4A87">
              <w:rPr>
                <w:rFonts w:cs="Calibri"/>
              </w:rPr>
              <w:t xml:space="preserve">approximately </w:t>
            </w:r>
            <w:r w:rsidRPr="00532AF2">
              <w:rPr>
                <w:rFonts w:cs="Calibri"/>
              </w:rPr>
              <w:t xml:space="preserve">5%-10% of </w:t>
            </w:r>
            <w:r w:rsidRPr="00532AF2">
              <w:rPr>
                <w:rFonts w:cs="Calibri"/>
                <w:i/>
              </w:rPr>
              <w:t>de novo</w:t>
            </w:r>
            <w:r w:rsidRPr="00532AF2">
              <w:rPr>
                <w:rFonts w:cs="Calibri"/>
              </w:rPr>
              <w:t xml:space="preserve"> AML, with approximately half of these cases carrying biallelic mutations (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  <w:vertAlign w:val="superscript"/>
              </w:rPr>
              <w:t>bi</w:t>
            </w:r>
            <w:r w:rsidRPr="00532AF2">
              <w:rPr>
                <w:rFonts w:cs="Calibri"/>
              </w:rPr>
              <w:t>)</w:t>
            </w:r>
            <w:r w:rsidR="005E362B">
              <w:rPr>
                <w:rFonts w:cs="Calibri"/>
              </w:rPr>
              <w:fldChar w:fldCharType="begin">
                <w:fldData xml:space="preserve">PEVuZE5vdGU+PENpdGU+PEF1dGhvcj5UYXViZTwvQXV0aG9yPjxZZWFyPjIwMjE8L1llYXI+PFJl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</w:fldData>
              </w:fldChar>
            </w:r>
            <w:r w:rsidR="005E362B">
              <w:rPr>
                <w:rFonts w:cs="Calibri"/>
              </w:rPr>
              <w:instrText xml:space="preserve"> ADDIN EN.CITE </w:instrText>
            </w:r>
            <w:r w:rsidR="005E362B">
              <w:rPr>
                <w:rFonts w:cs="Calibri"/>
              </w:rPr>
              <w:fldChar w:fldCharType="begin">
                <w:fldData xml:space="preserve">PEVuZE5vdGU+PENpdGU+PEF1dGhvcj5UYXViZTwvQXV0aG9yPjxZZWFyPjIwMjE8L1llYXI+PFJl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</w:fldData>
              </w:fldChar>
            </w:r>
            <w:r w:rsidR="005E362B">
              <w:rPr>
                <w:rFonts w:cs="Calibri"/>
              </w:rPr>
              <w:instrText xml:space="preserve"> ADDIN EN.CITE.DATA </w:instrText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end"/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1,2</w:t>
            </w:r>
            <w:r w:rsidR="005E362B">
              <w:rPr>
                <w:rFonts w:cs="Calibri"/>
              </w:rPr>
              <w:fldChar w:fldCharType="end"/>
            </w:r>
            <w:r w:rsidRPr="00532AF2">
              <w:rPr>
                <w:rFonts w:cs="Calibri"/>
              </w:rPr>
              <w:t>.</w:t>
            </w:r>
          </w:p>
          <w:p w14:paraId="1FBF8DCD" w14:textId="255483DD" w:rsidR="006E0D69" w:rsidRPr="006E0D69" w:rsidRDefault="004124CF" w:rsidP="006E0D69">
            <w:pPr>
              <w:pStyle w:val="CLIN3BULLETPOINTS"/>
            </w:pPr>
            <w:r w:rsidRPr="004124CF">
              <w:rPr>
                <w:i/>
              </w:rPr>
              <w:t>CEBPA</w:t>
            </w:r>
            <w:r>
              <w:t xml:space="preserve"> mutation is a defining genetic abnormality in AML according to both the International Concensus Classification (ICC) (AML with in-frame bZIP </w:t>
            </w:r>
            <w:r>
              <w:rPr>
                <w:i/>
              </w:rPr>
              <w:t>CEBPA</w:t>
            </w:r>
            <w:r>
              <w:t xml:space="preserve"> mutations when blasts ≥10%)</w:t>
            </w:r>
            <w:r w:rsidR="005E362B">
              <w:fldChar w:fldCharType="begin">
                <w:fldData xml:space="preserve">PEVuZE5vdGU+PENpdGU+PEF1dGhvcj5BcmJlcjwvQXV0aG9yPjxZZWFyPjIwMjI8L1llYXI+PFJl
Y051bT4zNTI0PC9SZWNOdW0+PERpc3BsYXlUZXh0PjxzdHlsZSBmYWNlPSJzdXBlcnNjcmlwdCI+
Mz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BcmJlcjwvQXV0aG9yPjxZZWFyPjIwMjI8L1llYXI+PFJl
Y051bT4zNTI0PC9SZWNOdW0+PERpc3BsYXlUZXh0PjxzdHlsZSBmYWNlPSJzdXBlcnNjcmlwdCI+
Mz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3</w:t>
            </w:r>
            <w:r w:rsidR="005E362B">
              <w:fldChar w:fldCharType="end"/>
            </w:r>
            <w:r w:rsidR="00496C28">
              <w:t xml:space="preserve"> </w:t>
            </w:r>
            <w:r>
              <w:t>and the 5</w:t>
            </w:r>
            <w:r w:rsidRPr="006E0D69">
              <w:rPr>
                <w:vertAlign w:val="superscript"/>
              </w:rPr>
              <w:t>th</w:t>
            </w:r>
            <w:r>
              <w:t xml:space="preserve"> edition of WHO classification (AML with </w:t>
            </w:r>
            <w:r w:rsidRPr="006E0D69">
              <w:rPr>
                <w:i/>
              </w:rPr>
              <w:t>CEBPA</w:t>
            </w:r>
            <w:r>
              <w:t xml:space="preserve"> </w:t>
            </w:r>
            <w:r w:rsidR="00F01238">
              <w:t xml:space="preserve">mutation </w:t>
            </w:r>
            <w:r>
              <w:t>when blasts ≥20%)</w:t>
            </w:r>
            <w:r w:rsidR="005E362B">
              <w:fldChar w:fldCharType="begin"/>
            </w:r>
            <w:r w:rsidR="005E362B">
              <w:instrText xml:space="preserve"> ADDIN EN.CITE &lt;EndNote&gt;&lt;Cite ExcludeAuth="1" ExcludeYear="1"&gt;&lt;RecNum&gt;3649&lt;/RecNum&gt;&lt;DisplayText&gt;&lt;style face="superscript"&gt;2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2</w:t>
            </w:r>
            <w:r w:rsidR="005E362B">
              <w:fldChar w:fldCharType="end"/>
            </w:r>
            <w:r w:rsidRPr="006E0D69">
              <w:rPr>
                <w:rFonts w:cs="Calibri"/>
              </w:rPr>
              <w:t xml:space="preserve">. </w:t>
            </w:r>
          </w:p>
          <w:p w14:paraId="315D8EE0" w14:textId="61042C20" w:rsidR="004124CF" w:rsidRPr="004124CF" w:rsidRDefault="004124CF" w:rsidP="004124CF">
            <w:pPr>
              <w:pStyle w:val="CLIN3BULLETPOINTS"/>
              <w:rPr>
                <w:rFonts w:cs="Calibri"/>
                <w:i/>
              </w:rPr>
            </w:pPr>
            <w:r>
              <w:rPr>
                <w:rFonts w:cs="Calibri"/>
              </w:rPr>
              <w:t xml:space="preserve">Of note, </w:t>
            </w:r>
            <w:r w:rsidR="006E0D69">
              <w:rPr>
                <w:rFonts w:cs="Calibri"/>
              </w:rPr>
              <w:t xml:space="preserve">AML with </w:t>
            </w:r>
            <w:r w:rsidR="006E0D69" w:rsidRPr="006E0D69">
              <w:rPr>
                <w:rFonts w:cs="Calibri"/>
                <w:i/>
              </w:rPr>
              <w:t>CEBPA</w:t>
            </w:r>
            <w:r w:rsidR="006E0D69">
              <w:rPr>
                <w:rFonts w:cs="Calibri"/>
              </w:rPr>
              <w:t xml:space="preserve"> </w:t>
            </w:r>
            <w:r w:rsidR="00F01238">
              <w:rPr>
                <w:rFonts w:cs="Calibri"/>
              </w:rPr>
              <w:t xml:space="preserve">mutation </w:t>
            </w:r>
            <w:r w:rsidR="006E0D69">
              <w:rPr>
                <w:rFonts w:cs="Calibri"/>
              </w:rPr>
              <w:t xml:space="preserve">as defined </w:t>
            </w:r>
            <w:r>
              <w:rPr>
                <w:rFonts w:cs="Calibri"/>
              </w:rPr>
              <w:t xml:space="preserve">by WHO </w:t>
            </w:r>
            <w:r w:rsidR="00496C28">
              <w:t>5</w:t>
            </w:r>
            <w:r w:rsidR="00496C28" w:rsidRPr="006E0D69">
              <w:rPr>
                <w:vertAlign w:val="superscript"/>
              </w:rPr>
              <w:t>th</w:t>
            </w:r>
            <w:r w:rsidR="00496C28">
              <w:t xml:space="preserve"> edition </w:t>
            </w:r>
            <w:r>
              <w:rPr>
                <w:rFonts w:cs="Calibri"/>
              </w:rPr>
              <w:t>includes both biallelic (</w:t>
            </w:r>
            <w:r w:rsidRPr="004124CF">
              <w:rPr>
                <w:rFonts w:cs="Calibri"/>
                <w:i/>
              </w:rPr>
              <w:t>CEBPA</w:t>
            </w:r>
            <w:r w:rsidRPr="004124CF">
              <w:rPr>
                <w:rFonts w:cs="Calibri"/>
                <w:vertAlign w:val="superscript"/>
              </w:rPr>
              <w:t>bi</w:t>
            </w:r>
            <w:r>
              <w:rPr>
                <w:rFonts w:cs="Calibri"/>
              </w:rPr>
              <w:t xml:space="preserve">) as well as single </w:t>
            </w:r>
            <w:r w:rsidR="006E0D69">
              <w:rPr>
                <w:rFonts w:cs="Calibri"/>
              </w:rPr>
              <w:t xml:space="preserve">in-frame </w:t>
            </w:r>
            <w:r>
              <w:rPr>
                <w:rFonts w:cs="Calibri"/>
              </w:rPr>
              <w:t>mutations located in the bZIP domain (</w:t>
            </w:r>
            <w:r>
              <w:rPr>
                <w:rFonts w:cs="Calibri"/>
                <w:i/>
              </w:rPr>
              <w:t>CEBPA</w:t>
            </w:r>
            <w:r w:rsidRPr="004124CF">
              <w:rPr>
                <w:rFonts w:cs="Calibri"/>
                <w:vertAlign w:val="superscript"/>
              </w:rPr>
              <w:t>bZIP</w:t>
            </w:r>
            <w:r>
              <w:rPr>
                <w:rFonts w:cs="Calibri"/>
              </w:rPr>
              <w:t>)</w:t>
            </w:r>
            <w:r w:rsidR="005E362B">
              <w:rPr>
                <w:rFonts w:cs="Calibri"/>
              </w:rPr>
              <w:fldChar w:fldCharType="begin"/>
            </w:r>
            <w:r w:rsidR="005E362B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2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2</w:t>
            </w:r>
            <w:r w:rsidR="005E362B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0B2B1A88" w14:textId="77777777" w:rsidR="00B342B5" w:rsidRPr="00532AF2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  <w:vertAlign w:val="superscript"/>
              </w:rPr>
              <w:t>bi</w:t>
            </w:r>
            <w:r w:rsidRPr="00532AF2">
              <w:rPr>
                <w:rFonts w:cs="Calibri"/>
              </w:rPr>
              <w:t xml:space="preserve"> is most commonly characterised by the combination of an N-terminal frameshift mutation and a C-terminal in</w:t>
            </w:r>
            <w:r w:rsidR="00D414EE" w:rsidRPr="00532AF2">
              <w:rPr>
                <w:rFonts w:cs="Calibri"/>
              </w:rPr>
              <w:t>-</w:t>
            </w:r>
            <w:r w:rsidRPr="00532AF2">
              <w:rPr>
                <w:rFonts w:cs="Calibri"/>
              </w:rPr>
              <w:t>frame mutation usually affecting the basi</w:t>
            </w:r>
            <w:r w:rsidR="00FD0A4C" w:rsidRPr="00532AF2">
              <w:rPr>
                <w:rFonts w:cs="Calibri"/>
              </w:rPr>
              <w:t>c leucine zipper (bZIP) domain.</w:t>
            </w:r>
          </w:p>
          <w:p w14:paraId="0FA58A7B" w14:textId="04203F2A" w:rsidR="00B342B5" w:rsidRPr="00532AF2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</w:rPr>
              <w:t xml:space="preserve">AML with 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</w:rPr>
              <w:t xml:space="preserve"> </w:t>
            </w:r>
            <w:r w:rsidR="00F01238">
              <w:rPr>
                <w:rFonts w:cs="Calibri"/>
              </w:rPr>
              <w:t xml:space="preserve">mutation </w:t>
            </w:r>
            <w:r w:rsidRPr="00532AF2">
              <w:rPr>
                <w:rFonts w:cs="Calibri"/>
              </w:rPr>
              <w:t>is frequently associated with a normal karyotype and aberrant CD7 expression on the myeloblasts</w:t>
            </w:r>
            <w:r w:rsidR="005E362B">
              <w:rPr>
                <w:rFonts w:cs="Calibri"/>
              </w:rPr>
              <w:fldChar w:fldCharType="begin"/>
            </w:r>
            <w:r w:rsidR="005E362B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2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2</w:t>
            </w:r>
            <w:r w:rsidR="005E362B">
              <w:rPr>
                <w:rFonts w:cs="Calibri"/>
              </w:rPr>
              <w:fldChar w:fldCharType="end"/>
            </w:r>
            <w:r w:rsidRPr="00532AF2">
              <w:rPr>
                <w:rFonts w:cs="Calibri"/>
              </w:rPr>
              <w:t>.</w:t>
            </w:r>
          </w:p>
          <w:p w14:paraId="5CBE5790" w14:textId="63EDCCA5" w:rsidR="00B342B5" w:rsidRPr="00532AF2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</w:rPr>
              <w:t xml:space="preserve">Genes commonly co-mutated in AML with 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  <w:vertAlign w:val="superscript"/>
              </w:rPr>
              <w:t xml:space="preserve"> </w:t>
            </w:r>
            <w:r w:rsidR="00F01238">
              <w:rPr>
                <w:rFonts w:cs="Calibri"/>
              </w:rPr>
              <w:t>mutation i</w:t>
            </w:r>
            <w:r w:rsidRPr="00532AF2">
              <w:rPr>
                <w:rFonts w:cs="Calibri"/>
              </w:rPr>
              <w:t xml:space="preserve">nclude </w:t>
            </w:r>
            <w:r w:rsidRPr="00532AF2">
              <w:rPr>
                <w:rFonts w:cs="Calibri"/>
                <w:i/>
              </w:rPr>
              <w:t>TET2</w:t>
            </w:r>
            <w:r w:rsidRPr="00532AF2">
              <w:rPr>
                <w:rFonts w:cs="Calibri"/>
              </w:rPr>
              <w:t>,</w:t>
            </w:r>
            <w:r w:rsidRPr="00532AF2">
              <w:rPr>
                <w:rFonts w:cs="Calibri"/>
                <w:i/>
              </w:rPr>
              <w:t xml:space="preserve"> GATA2</w:t>
            </w:r>
            <w:r w:rsidRPr="00532AF2">
              <w:rPr>
                <w:rFonts w:cs="Calibri"/>
              </w:rPr>
              <w:t>,</w:t>
            </w:r>
            <w:r w:rsidRPr="00532AF2">
              <w:rPr>
                <w:rFonts w:cs="Calibri"/>
                <w:i/>
              </w:rPr>
              <w:t xml:space="preserve"> WT1</w:t>
            </w:r>
            <w:r w:rsidRPr="00532AF2">
              <w:rPr>
                <w:rFonts w:cs="Calibri"/>
              </w:rPr>
              <w:t>,</w:t>
            </w:r>
            <w:r w:rsidRPr="00532AF2">
              <w:rPr>
                <w:rFonts w:cs="Calibri"/>
                <w:i/>
              </w:rPr>
              <w:t xml:space="preserve"> FLT3-</w:t>
            </w:r>
            <w:r w:rsidRPr="00532AF2">
              <w:rPr>
                <w:rFonts w:cs="Calibri"/>
              </w:rPr>
              <w:t>ITD,</w:t>
            </w:r>
            <w:r w:rsidRPr="00532AF2">
              <w:rPr>
                <w:rFonts w:cs="Calibri"/>
                <w:i/>
              </w:rPr>
              <w:t xml:space="preserve"> CSF3R</w:t>
            </w:r>
            <w:r w:rsidRPr="00532AF2">
              <w:rPr>
                <w:rFonts w:cs="Calibri"/>
              </w:rPr>
              <w:t xml:space="preserve"> and </w:t>
            </w:r>
            <w:r w:rsidRPr="00532AF2">
              <w:rPr>
                <w:rFonts w:cs="Calibri"/>
                <w:i/>
              </w:rPr>
              <w:t>NRAS</w:t>
            </w:r>
            <w:r w:rsidR="005E362B">
              <w:rPr>
                <w:rFonts w:cs="Calibri"/>
              </w:rPr>
              <w:fldChar w:fldCharType="begin">
                <w:fldData xml:space="preserve">PEVuZE5vdGU+PENpdGU+PEF1dGhvcj5XaWxoZWxtc29uPC9BdXRob3I+PFllYXI+MjAyMDwvWWVh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</w:fldData>
              </w:fldChar>
            </w:r>
            <w:r w:rsidR="005E362B">
              <w:rPr>
                <w:rFonts w:cs="Calibri"/>
              </w:rPr>
              <w:instrText xml:space="preserve"> ADDIN EN.CITE </w:instrText>
            </w:r>
            <w:r w:rsidR="005E362B">
              <w:rPr>
                <w:rFonts w:cs="Calibri"/>
              </w:rPr>
              <w:fldChar w:fldCharType="begin">
                <w:fldData xml:space="preserve">PEVuZE5vdGU+PENpdGU+PEF1dGhvcj5XaWxoZWxtc29uPC9BdXRob3I+PFllYXI+MjAyMDwvWWVh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</w:fldData>
              </w:fldChar>
            </w:r>
            <w:r w:rsidR="005E362B">
              <w:rPr>
                <w:rFonts w:cs="Calibri"/>
              </w:rPr>
              <w:instrText xml:space="preserve"> ADDIN EN.CITE.DATA </w:instrText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end"/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4</w:t>
            </w:r>
            <w:r w:rsidR="005E362B">
              <w:rPr>
                <w:rFonts w:cs="Calibri"/>
              </w:rPr>
              <w:fldChar w:fldCharType="end"/>
            </w:r>
            <w:r w:rsidRPr="00532AF2">
              <w:rPr>
                <w:rFonts w:cs="Calibri"/>
              </w:rPr>
              <w:t>.</w:t>
            </w:r>
          </w:p>
          <w:p w14:paraId="3C2792C9" w14:textId="292762D9" w:rsidR="000D4A87" w:rsidRPr="000D4A87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eastAsia="Times New Roman" w:cs="Calibri"/>
              </w:rPr>
              <w:t xml:space="preserve">AML with germline </w:t>
            </w:r>
            <w:r w:rsidRPr="00532AF2">
              <w:rPr>
                <w:rFonts w:eastAsia="Times New Roman" w:cs="Calibri"/>
                <w:i/>
              </w:rPr>
              <w:t>CEBPA</w:t>
            </w:r>
            <w:r w:rsidRPr="00532AF2">
              <w:rPr>
                <w:rFonts w:eastAsia="Times New Roman" w:cs="Calibri"/>
              </w:rPr>
              <w:t xml:space="preserve"> mutation is typically characterised by an N-terminal germline </w:t>
            </w:r>
            <w:r w:rsidRPr="00532AF2">
              <w:rPr>
                <w:rFonts w:eastAsia="Times New Roman" w:cs="Calibri"/>
                <w:i/>
              </w:rPr>
              <w:t>CEBPA</w:t>
            </w:r>
            <w:r w:rsidRPr="00532AF2">
              <w:rPr>
                <w:rFonts w:eastAsia="Times New Roman" w:cs="Calibri"/>
              </w:rPr>
              <w:t xml:space="preserve"> mutation and a C-terminal somatic </w:t>
            </w:r>
            <w:r w:rsidRPr="00532AF2">
              <w:rPr>
                <w:rFonts w:eastAsia="Times New Roman" w:cs="Calibri"/>
                <w:i/>
              </w:rPr>
              <w:t>CEBPA</w:t>
            </w:r>
            <w:r w:rsidRPr="00532AF2">
              <w:rPr>
                <w:rFonts w:eastAsia="Times New Roman" w:cs="Calibri"/>
              </w:rPr>
              <w:t xml:space="preserve"> mutation, although rare germline C-terminal mutations have been described</w:t>
            </w:r>
            <w:r w:rsidR="005E362B">
              <w:rPr>
                <w:rFonts w:eastAsia="Times New Roman" w:cs="Calibri"/>
              </w:rPr>
              <w:fldChar w:fldCharType="begin">
                <w:fldData xml:space="preserve">PEVuZE5vdGU+PENpdGU+PEF1dGhvcj5QYWJzdDwvQXV0aG9yPjxZZWFyPjIwMDg8L1llYXI+PFJl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</w:fldData>
              </w:fldChar>
            </w:r>
            <w:r w:rsidR="005E362B">
              <w:rPr>
                <w:rFonts w:eastAsia="Times New Roman" w:cs="Calibri"/>
              </w:rPr>
              <w:instrText xml:space="preserve"> ADDIN EN.CITE </w:instrText>
            </w:r>
            <w:r w:rsidR="005E362B">
              <w:rPr>
                <w:rFonts w:eastAsia="Times New Roman" w:cs="Calibri"/>
              </w:rPr>
              <w:fldChar w:fldCharType="begin">
                <w:fldData xml:space="preserve">PEVuZE5vdGU+PENpdGU+PEF1dGhvcj5QYWJzdDwvQXV0aG9yPjxZZWFyPjIwMDg8L1llYXI+PFJl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</w:fldData>
              </w:fldChar>
            </w:r>
            <w:r w:rsidR="005E362B">
              <w:rPr>
                <w:rFonts w:eastAsia="Times New Roman" w:cs="Calibri"/>
              </w:rPr>
              <w:instrText xml:space="preserve"> ADDIN EN.CITE.DATA </w:instrText>
            </w:r>
            <w:r w:rsidR="005E362B">
              <w:rPr>
                <w:rFonts w:eastAsia="Times New Roman" w:cs="Calibri"/>
              </w:rPr>
            </w:r>
            <w:r w:rsidR="005E362B">
              <w:rPr>
                <w:rFonts w:eastAsia="Times New Roman" w:cs="Calibri"/>
              </w:rPr>
              <w:fldChar w:fldCharType="end"/>
            </w:r>
            <w:r w:rsidR="005E362B">
              <w:rPr>
                <w:rFonts w:eastAsia="Times New Roman" w:cs="Calibri"/>
              </w:rPr>
            </w:r>
            <w:r w:rsidR="005E362B">
              <w:rPr>
                <w:rFonts w:eastAsia="Times New Roman" w:cs="Calibri"/>
              </w:rPr>
              <w:fldChar w:fldCharType="separate"/>
            </w:r>
            <w:r w:rsidR="005E362B" w:rsidRPr="005E362B">
              <w:rPr>
                <w:rFonts w:eastAsia="Times New Roman" w:cs="Calibri"/>
                <w:vertAlign w:val="superscript"/>
              </w:rPr>
              <w:t>5,6</w:t>
            </w:r>
            <w:r w:rsidR="005E362B">
              <w:rPr>
                <w:rFonts w:eastAsia="Times New Roman" w:cs="Calibri"/>
              </w:rPr>
              <w:fldChar w:fldCharType="end"/>
            </w:r>
            <w:r w:rsidR="000849CB">
              <w:rPr>
                <w:rFonts w:eastAsia="Times New Roman" w:cs="Calibri"/>
              </w:rPr>
              <w:t>.</w:t>
            </w:r>
          </w:p>
          <w:p w14:paraId="3B24BCEB" w14:textId="3D81EB2B" w:rsidR="00B342B5" w:rsidRPr="00532AF2" w:rsidRDefault="000D4A87" w:rsidP="00FB4136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I</w:t>
            </w:r>
            <w:r w:rsidRPr="00532AF2">
              <w:rPr>
                <w:rFonts w:cs="Calibri"/>
              </w:rPr>
              <w:t xml:space="preserve">nvestigation for the possibility of a germline </w:t>
            </w:r>
            <w:r w:rsidRPr="00532AF2">
              <w:rPr>
                <w:rFonts w:cs="Calibri"/>
                <w:i/>
              </w:rPr>
              <w:t xml:space="preserve">CEBPA </w:t>
            </w:r>
            <w:r>
              <w:rPr>
                <w:rFonts w:cs="Calibri"/>
              </w:rPr>
              <w:t xml:space="preserve">mutation is warranted in cases where </w:t>
            </w:r>
            <w:r>
              <w:rPr>
                <w:rFonts w:cs="Calibri"/>
                <w:i/>
              </w:rPr>
              <w:t xml:space="preserve">CEBPA </w:t>
            </w:r>
            <w:r>
              <w:rPr>
                <w:rFonts w:cs="Calibri"/>
              </w:rPr>
              <w:t>mutations are biallelic and/or observed at a germline variant allele frequency.</w:t>
            </w:r>
          </w:p>
          <w:p w14:paraId="0B7057BE" w14:textId="77777777" w:rsidR="00B342B5" w:rsidRPr="00532AF2" w:rsidRDefault="00B342B5" w:rsidP="00FB4136">
            <w:pPr>
              <w:pStyle w:val="CLIN2SUBHEADINGS"/>
              <w:rPr>
                <w:rFonts w:cs="Calibri"/>
              </w:rPr>
            </w:pPr>
            <w:r w:rsidRPr="00532AF2">
              <w:rPr>
                <w:rFonts w:cs="Calibri"/>
              </w:rPr>
              <w:t>Prognostic Utility</w:t>
            </w:r>
          </w:p>
          <w:p w14:paraId="6FE2DBBA" w14:textId="59118059" w:rsidR="00B342B5" w:rsidRPr="00AB396A" w:rsidRDefault="00B342B5" w:rsidP="00FB4136">
            <w:pPr>
              <w:pStyle w:val="CLIN3BULLETPOINTS"/>
              <w:rPr>
                <w:rFonts w:eastAsiaTheme="minorEastAsia" w:cs="Calibri"/>
              </w:rPr>
            </w:pPr>
            <w:r w:rsidRPr="00AB396A">
              <w:rPr>
                <w:rFonts w:cs="Calibri"/>
                <w:i/>
              </w:rPr>
              <w:t>CEBPA</w:t>
            </w:r>
            <w:r w:rsidRPr="00AB396A">
              <w:rPr>
                <w:rFonts w:cs="Calibri"/>
                <w:vertAlign w:val="superscript"/>
              </w:rPr>
              <w:t>bi</w:t>
            </w:r>
            <w:r w:rsidRPr="00AB396A">
              <w:rPr>
                <w:rFonts w:cs="Calibri"/>
              </w:rPr>
              <w:t xml:space="preserve"> mutation is associated with favourable outcomes in normal karyotype, </w:t>
            </w:r>
            <w:r w:rsidRPr="00AB396A">
              <w:rPr>
                <w:rFonts w:cs="Calibri"/>
                <w:i/>
              </w:rPr>
              <w:t>FLT3</w:t>
            </w:r>
            <w:r w:rsidRPr="00AB396A">
              <w:rPr>
                <w:rFonts w:cs="Calibri"/>
              </w:rPr>
              <w:t>-ITD-negative AML</w:t>
            </w:r>
            <w:r w:rsidR="005E362B">
              <w:rPr>
                <w:rFonts w:cs="Calibri"/>
              </w:rPr>
              <w:fldChar w:fldCharType="begin">
                <w:fldData xml:space="preserve">PEVuZE5vdGU+PENpdGU+PEF1dGhvcj5HcmVlbjwvQXV0aG9yPjxZZWFyPjIwMTA8L1llYXI+PFJl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</w:fldData>
              </w:fldChar>
            </w:r>
            <w:r w:rsidR="005E362B">
              <w:rPr>
                <w:rFonts w:cs="Calibri"/>
              </w:rPr>
              <w:instrText xml:space="preserve"> ADDIN EN.CITE </w:instrText>
            </w:r>
            <w:r w:rsidR="005E362B">
              <w:rPr>
                <w:rFonts w:cs="Calibri"/>
              </w:rPr>
              <w:fldChar w:fldCharType="begin">
                <w:fldData xml:space="preserve">PEVuZE5vdGU+PENpdGU+PEF1dGhvcj5HcmVlbjwvQXV0aG9yPjxZZWFyPjIwMTA8L1llYXI+PFJl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</w:fldData>
              </w:fldChar>
            </w:r>
            <w:r w:rsidR="005E362B">
              <w:rPr>
                <w:rFonts w:cs="Calibri"/>
              </w:rPr>
              <w:instrText xml:space="preserve"> ADDIN EN.CITE.DATA </w:instrText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end"/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7-9</w:t>
            </w:r>
            <w:r w:rsidR="005E362B">
              <w:rPr>
                <w:rFonts w:cs="Calibri"/>
              </w:rPr>
              <w:fldChar w:fldCharType="end"/>
            </w:r>
            <w:r w:rsidRPr="00AB396A">
              <w:rPr>
                <w:rFonts w:cs="Calibri"/>
              </w:rPr>
              <w:t>.</w:t>
            </w:r>
          </w:p>
          <w:p w14:paraId="7D69F265" w14:textId="16781FCD" w:rsidR="000D4A87" w:rsidRPr="00AB396A" w:rsidRDefault="000D4A87" w:rsidP="000D4A87">
            <w:pPr>
              <w:pStyle w:val="CLIN3BULLETPOINTS"/>
              <w:rPr>
                <w:rFonts w:eastAsiaTheme="minorEastAsia" w:cs="Calibri"/>
              </w:rPr>
            </w:pPr>
            <w:r w:rsidRPr="00AB396A">
              <w:rPr>
                <w:rFonts w:cs="Calibri"/>
              </w:rPr>
              <w:t xml:space="preserve">Patients with </w:t>
            </w:r>
            <w:r w:rsidRPr="00AB396A">
              <w:rPr>
                <w:rFonts w:cs="Calibri"/>
                <w:i/>
              </w:rPr>
              <w:t>CEBPA</w:t>
            </w:r>
            <w:r>
              <w:rPr>
                <w:rFonts w:cs="Calibri"/>
                <w:vertAlign w:val="superscript"/>
              </w:rPr>
              <w:t>bZIP</w:t>
            </w:r>
            <w:r w:rsidRPr="00AB396A">
              <w:rPr>
                <w:rFonts w:cs="Calibri"/>
              </w:rPr>
              <w:t xml:space="preserve"> have recently been shown to have a favourable prognosis similar to those with </w:t>
            </w:r>
            <w:r w:rsidRPr="00AB396A">
              <w:rPr>
                <w:rFonts w:cs="Calibri"/>
                <w:i/>
              </w:rPr>
              <w:t>CEBPA</w:t>
            </w:r>
            <w:r w:rsidRPr="00AB396A">
              <w:rPr>
                <w:rFonts w:cs="Calibri"/>
                <w:vertAlign w:val="superscript"/>
              </w:rPr>
              <w:t xml:space="preserve">bi </w:t>
            </w:r>
            <w:r w:rsidRPr="00AB396A">
              <w:rPr>
                <w:rFonts w:cs="Calibri"/>
              </w:rPr>
              <w:t>mutations</w:t>
            </w:r>
            <w:r w:rsidR="005E362B">
              <w:rPr>
                <w:rFonts w:cs="Calibri"/>
              </w:rPr>
              <w:fldChar w:fldCharType="begin">
                <w:fldData xml:space="preserve">PEVuZE5vdGU+PENpdGU+PEF1dGhvcj5UYXViZTwvQXV0aG9yPjxZZWFyPjIwMjE8L1llYXI+PFJl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</w:fldData>
              </w:fldChar>
            </w:r>
            <w:r w:rsidR="005E362B">
              <w:rPr>
                <w:rFonts w:cs="Calibri"/>
              </w:rPr>
              <w:instrText xml:space="preserve"> ADDIN EN.CITE </w:instrText>
            </w:r>
            <w:r w:rsidR="005E362B">
              <w:rPr>
                <w:rFonts w:cs="Calibri"/>
              </w:rPr>
              <w:fldChar w:fldCharType="begin">
                <w:fldData xml:space="preserve">PEVuZE5vdGU+PENpdGU+PEF1dGhvcj5UYXViZTwvQXV0aG9yPjxZZWFyPjIwMjE8L1llYXI+PFJl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</w:fldData>
              </w:fldChar>
            </w:r>
            <w:r w:rsidR="005E362B">
              <w:rPr>
                <w:rFonts w:cs="Calibri"/>
              </w:rPr>
              <w:instrText xml:space="preserve"> ADDIN EN.CITE.DATA </w:instrText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end"/>
            </w:r>
            <w:r w:rsidR="005E362B">
              <w:rPr>
                <w:rFonts w:cs="Calibri"/>
              </w:rPr>
            </w:r>
            <w:r w:rsidR="005E362B">
              <w:rPr>
                <w:rFonts w:cs="Calibri"/>
              </w:rPr>
              <w:fldChar w:fldCharType="separate"/>
            </w:r>
            <w:r w:rsidR="005E362B" w:rsidRPr="005E362B">
              <w:rPr>
                <w:rFonts w:cs="Calibri"/>
                <w:vertAlign w:val="superscript"/>
              </w:rPr>
              <w:t>1,10</w:t>
            </w:r>
            <w:r w:rsidR="005E362B">
              <w:rPr>
                <w:rFonts w:cs="Calibri"/>
              </w:rPr>
              <w:fldChar w:fldCharType="end"/>
            </w:r>
            <w:r w:rsidRPr="00AB396A">
              <w:rPr>
                <w:rFonts w:cs="Calibri"/>
              </w:rPr>
              <w:t>.</w:t>
            </w:r>
          </w:p>
          <w:p w14:paraId="6D146840" w14:textId="0272966C" w:rsidR="00B342B5" w:rsidRPr="00AB396A" w:rsidRDefault="009E6051" w:rsidP="00C942A2">
            <w:pPr>
              <w:pStyle w:val="CLIN3BULLETPOINTS"/>
            </w:pPr>
            <w:r w:rsidRPr="00AB396A">
              <w:t>Co-</w:t>
            </w:r>
            <w:r w:rsidR="00546A8A" w:rsidRPr="00C942A2">
              <w:t>mutations</w:t>
            </w:r>
            <w:r w:rsidR="00546A8A" w:rsidRPr="00AB396A">
              <w:t xml:space="preserve"> in </w:t>
            </w:r>
            <w:r w:rsidR="00546A8A" w:rsidRPr="68271013">
              <w:rPr>
                <w:i/>
                <w:iCs/>
              </w:rPr>
              <w:t>CEBPA</w:t>
            </w:r>
            <w:r w:rsidR="00546A8A" w:rsidRPr="00AB396A">
              <w:rPr>
                <w:vertAlign w:val="superscript"/>
              </w:rPr>
              <w:t>bi</w:t>
            </w:r>
            <w:r w:rsidR="00546A8A" w:rsidRPr="00AB396A">
              <w:t xml:space="preserve"> </w:t>
            </w:r>
            <w:r w:rsidRPr="00AB396A">
              <w:t>have been reported to impact outcome such as</w:t>
            </w:r>
            <w:r w:rsidR="00546A8A" w:rsidRPr="00AB396A">
              <w:t xml:space="preserve"> </w:t>
            </w:r>
            <w:r w:rsidR="00546A8A" w:rsidRPr="68271013">
              <w:rPr>
                <w:i/>
                <w:iCs/>
              </w:rPr>
              <w:t>TET2</w:t>
            </w:r>
            <w:r w:rsidRPr="00AB396A">
              <w:t xml:space="preserve"> (inferior) and </w:t>
            </w:r>
            <w:r w:rsidRPr="68271013">
              <w:rPr>
                <w:i/>
                <w:iCs/>
              </w:rPr>
              <w:t xml:space="preserve">GATA2 </w:t>
            </w:r>
            <w:r w:rsidRPr="00AB396A">
              <w:t xml:space="preserve">(favourable) however this </w:t>
            </w:r>
            <w:r w:rsidR="00B342B5" w:rsidRPr="00AB396A">
              <w:t xml:space="preserve">is not consistent across </w:t>
            </w:r>
            <w:r w:rsidRPr="00AB396A">
              <w:t xml:space="preserve">all </w:t>
            </w:r>
            <w:r w:rsidR="00B342B5" w:rsidRPr="00AB396A">
              <w:t>studies</w:t>
            </w:r>
            <w:r w:rsidR="005E362B">
              <w:fldChar w:fldCharType="begin">
                <w:fldData xml:space="preserve">PEVuZE5vdGU+PENpdGU+PEF1dGhvcj5XaWxoZWxtc29uPC9BdXRob3I+PFllYXI+MjAyMDwvWWVh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XaWxoZWxtc29uPC9BdXRob3I+PFllYXI+MjAyMDwvWWVh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,4,10,11</w:t>
            </w:r>
            <w:r w:rsidR="005E362B">
              <w:fldChar w:fldCharType="end"/>
            </w:r>
            <w:r w:rsidR="00FD0A4C" w:rsidRPr="00AB396A">
              <w:t>.</w:t>
            </w:r>
          </w:p>
          <w:p w14:paraId="4D59A775" w14:textId="525F1A88" w:rsidR="0F6DE0F8" w:rsidRDefault="0F6DE0F8" w:rsidP="68271013">
            <w:pPr>
              <w:pStyle w:val="CLIN2SUBHEADINGS"/>
              <w:rPr>
                <w:rFonts w:eastAsia="Calibri" w:cs="Calibri"/>
                <w:bCs/>
                <w:noProof/>
                <w:szCs w:val="22"/>
              </w:rPr>
            </w:pPr>
            <w:r w:rsidRPr="68271013">
              <w:rPr>
                <w:rFonts w:eastAsia="Calibri" w:cs="Calibri"/>
                <w:bCs/>
                <w:noProof/>
                <w:szCs w:val="22"/>
              </w:rPr>
              <w:t>BIOMARKERS OF RESPONSE TO THERAPY</w:t>
            </w:r>
          </w:p>
          <w:p w14:paraId="6B9DF974" w14:textId="25AF0E2E" w:rsidR="0F6DE0F8" w:rsidRDefault="00C942A2" w:rsidP="68271013">
            <w:pPr>
              <w:pStyle w:val="CLIN3BULLETPOINTS"/>
              <w:spacing w:line="259" w:lineRule="auto"/>
              <w:rPr>
                <w:rFonts w:eastAsia="Calibri" w:cs="Calibri"/>
              </w:rPr>
            </w:pPr>
            <w:r w:rsidRPr="00D604A3">
              <w:rPr>
                <w:i/>
                <w:iCs/>
              </w:rPr>
              <w:t>FLT3</w:t>
            </w:r>
            <w:r>
              <w:t xml:space="preserve"> mutations are the target of midostaurin</w:t>
            </w:r>
            <w:r w:rsidR="005E362B">
              <w:fldChar w:fldCharType="begin">
                <w:fldData xml:space="preserve">PEVuZE5vdGU+PENpdGU+PEF1dGhvcj5TdG9uZTwvQXV0aG9yPjxZZWFyPjIwMTc8L1llYXI+PFJl
Y051bT4yNTQzPC9SZWNOdW0+PERpc3BsYXlUZXh0PjxzdHlsZSBmYWNlPSJzdXBlcnNjcmlwdCI+
MTI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TdG9uZTwvQXV0aG9yPjxZZWFyPjIwMTc8L1llYXI+PFJl
Y051bT4yNTQzPC9SZWNOdW0+PERpc3BsYXlUZXh0PjxzdHlsZSBmYWNlPSJzdXBlcnNjcmlwdCI+
MTI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2</w:t>
            </w:r>
            <w:r w:rsidR="005E362B">
              <w:fldChar w:fldCharType="end"/>
            </w:r>
            <w:r>
              <w:t xml:space="preserve"> (</w:t>
            </w:r>
            <w:r w:rsidRPr="00D604A3">
              <w:rPr>
                <w:i/>
                <w:iCs/>
              </w:rPr>
              <w:t>FLT3</w:t>
            </w:r>
            <w:r>
              <w:t>-ITD and TKD) (clinical trials included only TKD mutations at Asp835 and Ile836 codons), quizartinib (</w:t>
            </w:r>
            <w:r w:rsidRPr="00D604A3">
              <w:rPr>
                <w:i/>
                <w:iCs/>
              </w:rPr>
              <w:t>FLT3</w:t>
            </w:r>
            <w:r>
              <w:t>-ITD only)</w:t>
            </w:r>
            <w:r w:rsidR="005E362B">
              <w:fldChar w:fldCharType="begin">
                <w:fldData xml:space="preserve">PEVuZE5vdGU+PENpdGU+PEF1dGhvcj5FcmJhPC9BdXRob3I+PFllYXI+MjAyMzwvWWVhcj48UmVj
TnVtPjM2Mzk8L1JlY051bT48RGlzcGxheVRleHQ+PHN0eWxlIGZhY2U9InN1cGVyc2NyaXB0Ij4x
Mz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FcmJhPC9BdXRob3I+PFllYXI+MjAyMzwvWWVhcj48UmVj
TnVtPjM2Mzk8L1JlY051bT48RGlzcGxheVRleHQ+PHN0eWxlIGZhY2U9InN1cGVyc2NyaXB0Ij4x
Mz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3</w:t>
            </w:r>
            <w:r w:rsidR="005E362B">
              <w:fldChar w:fldCharType="end"/>
            </w:r>
            <w:r>
              <w:t xml:space="preserve"> in newly diagnosed AML, and gilteritinib</w:t>
            </w:r>
            <w:r w:rsidR="005E362B">
              <w:fldChar w:fldCharType="begin">
                <w:fldData xml:space="preserve">PEVuZE5vdGU+PENpdGU+PEF1dGhvcj5QZXJsPC9BdXRob3I+PFllYXI+MjAxOTwvWWVhcj48UmVj
TnVtPjI1NDQ8L1JlY051bT48RGlzcGxheVRleHQ+PHN0eWxlIGZhY2U9InN1cGVyc2NyaXB0Ij4x
N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QZXJsPC9BdXRob3I+PFllYXI+MjAxOTwvWWVhcj48UmVj
TnVtPjI1NDQ8L1JlY051bT48RGlzcGxheVRleHQ+PHN0eWxlIGZhY2U9InN1cGVyc2NyaXB0Ij4x
N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4</w:t>
            </w:r>
            <w:r w:rsidR="005E362B">
              <w:fldChar w:fldCharType="end"/>
            </w:r>
            <w:r>
              <w:t xml:space="preserve"> in relapsed/refractory AML.</w:t>
            </w:r>
          </w:p>
          <w:p w14:paraId="2610C3AD" w14:textId="49AA1F42" w:rsidR="0F6DE0F8" w:rsidRDefault="00C942A2" w:rsidP="68271013">
            <w:pPr>
              <w:pStyle w:val="CLIN3BULLETPOINTS"/>
              <w:spacing w:line="259" w:lineRule="auto"/>
              <w:rPr>
                <w:rFonts w:eastAsia="Calibri" w:cs="Calibri"/>
              </w:rPr>
            </w:pPr>
            <w:r w:rsidRPr="494ADF93">
              <w:rPr>
                <w:i/>
                <w:iCs/>
              </w:rPr>
              <w:t>FLT3</w:t>
            </w:r>
            <w:r>
              <w:t xml:space="preserve"> testing should be repeated at relapse/progression as ~20% of patients have a change (gain or loss) in mutation status</w:t>
            </w:r>
            <w:r w:rsidR="005E362B">
              <w:fldChar w:fldCharType="begin">
                <w:fldData xml:space="preserve">PEVuZE5vdGU+PENpdGU+PEF1dGhvcj5EYXZlcjwvQXV0aG9yPjxZZWFyPjIwMTk8L1llYXI+PFJl
Y051bT4zMTI3PC9SZWNOdW0+PERpc3BsYXlUZXh0PjxzdHlsZSBmYWNlPSJzdXBlcnNjcmlwdCI+
MTU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EYXZlcjwvQXV0aG9yPjxZZWFyPjIwMTk8L1llYXI+PFJl
Y051bT4zMTI3PC9SZWNOdW0+PERpc3BsYXlUZXh0PjxzdHlsZSBmYWNlPSJzdXBlcnNjcmlwdCI+
MTU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5</w:t>
            </w:r>
            <w:r w:rsidR="005E362B">
              <w:fldChar w:fldCharType="end"/>
            </w:r>
            <w:r>
              <w:t>.</w:t>
            </w:r>
          </w:p>
          <w:p w14:paraId="420DD679" w14:textId="0C715762" w:rsidR="0F6DE0F8" w:rsidRDefault="00C942A2" w:rsidP="68271013">
            <w:pPr>
              <w:pStyle w:val="CLIN3BULLETPOINTS"/>
              <w:spacing w:line="259" w:lineRule="auto"/>
              <w:rPr>
                <w:rFonts w:eastAsia="Calibri" w:cs="Calibri"/>
              </w:rPr>
            </w:pPr>
            <w:r w:rsidRPr="001D2D2E">
              <w:rPr>
                <w:i/>
              </w:rPr>
              <w:t>IDH1</w:t>
            </w:r>
            <w:r>
              <w:t xml:space="preserve"> (Arg132) and </w:t>
            </w:r>
            <w:r w:rsidRPr="001D2D2E">
              <w:rPr>
                <w:i/>
              </w:rPr>
              <w:t>IDH2</w:t>
            </w:r>
            <w:r>
              <w:t xml:space="preserve"> (both Arg140 and Arg172) mutations are the target </w:t>
            </w:r>
            <w:r w:rsidRPr="00CE5F4E">
              <w:t>of IDH1 and IDH2 inhibitors</w:t>
            </w:r>
            <w:r>
              <w:t>, respectively</w:t>
            </w:r>
            <w:r w:rsidR="005E362B">
              <w:fldChar w:fldCharType="begin">
                <w:fldData xml:space="preserve">PEVuZE5vdGU+PENpdGU+PEF1dGhvcj5Eb2huZXI8L0F1dGhvcj48WWVhcj4yMDE3PC9ZZWFyPjxS
ZWNOdW0+MjU4MjwvUmVjTnVtPjxEaXNwbGF5VGV4dD48c3R5bGUgZmFjZT0ic3VwZXJzY3JpcHQi
PjE2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Eb2huZXI8L0F1dGhvcj48WWVhcj4yMDE3PC9ZZWFyPjxS
ZWNOdW0+MjU4MjwvUmVjTnVtPjxEaXNwbGF5VGV4dD48c3R5bGUgZmFjZT0ic3VwZXJzY3JpcHQi
PjE2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6</w:t>
            </w:r>
            <w:r w:rsidR="005E362B">
              <w:fldChar w:fldCharType="end"/>
            </w:r>
            <w:r>
              <w:t>.</w:t>
            </w:r>
          </w:p>
          <w:p w14:paraId="4057D96B" w14:textId="11A55848" w:rsidR="00C942A2" w:rsidRPr="00C942A2" w:rsidRDefault="00C942A2" w:rsidP="00C942A2">
            <w:pPr>
              <w:pStyle w:val="CLIN3BULLETPOINTS"/>
              <w:rPr>
                <w:rFonts w:cs="Calibri"/>
              </w:rPr>
            </w:pPr>
            <w:r>
              <w:t xml:space="preserve">Several mutations have been described in patients with acquired resistance to targeted inhibitors such as </w:t>
            </w:r>
            <w:r w:rsidRPr="00D27E72">
              <w:rPr>
                <w:i/>
                <w:iCs/>
              </w:rPr>
              <w:t>FLT3</w:t>
            </w:r>
            <w:r>
              <w:t xml:space="preserve"> Phe691Leu (FLT3 inhibitors)</w:t>
            </w:r>
            <w:r w:rsidR="005E362B">
              <w:fldChar w:fldCharType="begin">
                <w:fldData xml:space="preserve">PEVuZE5vdGU+PENpdGU+PEF1dGhvcj5TbWl0aDwvQXV0aG9yPjxZZWFyPjIwMjI8L1llYXI+PFJl
Y051bT4zNjQxPC9SZWNOdW0+PERpc3BsYXlUZXh0PjxzdHlsZSBmYWNlPSJzdXBlcnNjcmlwdCI+
MTc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TbWl0aDwvQXV0aG9yPjxZZWFyPjIwMjI8L1llYXI+PFJl
Y051bT4zNjQxPC9SZWNOdW0+PERpc3BsYXlUZXh0PjxzdHlsZSBmYWNlPSJzdXBlcnNjcmlwdCI+
MTc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7</w:t>
            </w:r>
            <w:r w:rsidR="005E362B">
              <w:fldChar w:fldCharType="end"/>
            </w:r>
            <w:r>
              <w:t>, second-site IDH1/IDH2 mutations (IDH1/IDH2 inhibitors)</w:t>
            </w:r>
            <w:r w:rsidR="005E362B">
              <w:fldChar w:fldCharType="begin">
                <w:fldData xml:space="preserve">PEVuZE5vdGU+PENpdGU+PEF1dGhvcj5JbnRsZWtvZmVyPC9BdXRob3I+PFllYXI+MjAxODwvWWVh
cj48UmVjTnVtPjMxNzQ8L1JlY051bT48RGlzcGxheVRleHQ+PHN0eWxlIGZhY2U9InN1cGVyc2Ny
aXB0Ij4xO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JbnRsZWtvZmVyPC9BdXRob3I+PFllYXI+MjAxODwvWWVh
cj48UmVjTnVtPjMxNzQ8L1JlY051bT48RGlzcGxheVRleHQ+PHN0eWxlIGZhY2U9InN1cGVyc2Ny
aXB0Ij4xO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8</w:t>
            </w:r>
            <w:r w:rsidR="005E362B"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 w:rsidR="005E362B">
              <w:fldChar w:fldCharType="begin">
                <w:fldData xml:space="preserve">PEVuZE5vdGU+PENpdGU+PEF1dGhvcj5Nb3VqYWxsZWQ8L0F1dGhvcj48WWVhcj4yMDIzPC9ZZWFy
PjxSZWNOdW0+MzY0MjwvUmVjTnVtPjxEaXNwbGF5VGV4dD48c3R5bGUgZmFjZT0ic3VwZXJzY3Jp
cHQiPjE5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Nb3VqYWxsZWQ8L0F1dGhvcj48WWVhcj4yMDIzPC9ZZWFy
PjxSZWNOdW0+MzY0MjwvUmVjTnVtPjxEaXNwbGF5VGV4dD48c3R5bGUgZmFjZT0ic3VwZXJzY3Jp
cHQiPjE5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19</w:t>
            </w:r>
            <w:r w:rsidR="005E362B"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 w:rsidR="005E362B">
              <w:fldChar w:fldCharType="begin">
                <w:fldData xml:space="preserve">PEVuZE5vdGU+PENpdGU+PEF1dGhvcj5QZXJuZXI8L0F1dGhvcj48WWVhcj4yMDIzPC9ZZWFyPjxS
ZWNOdW0+MzY0MzwvUmVjTnVtPjxEaXNwbGF5VGV4dD48c3R5bGUgZmFjZT0ic3VwZXJzY3JpcHQi
PjIw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E362B">
              <w:instrText xml:space="preserve"> ADDIN EN.CITE </w:instrText>
            </w:r>
            <w:r w:rsidR="005E362B">
              <w:fldChar w:fldCharType="begin">
                <w:fldData xml:space="preserve">PEVuZE5vdGU+PENpdGU+PEF1dGhvcj5QZXJuZXI8L0F1dGhvcj48WWVhcj4yMDIzPC9ZZWFyPjxS
ZWNOdW0+MzY0MzwvUmVjTnVtPjxEaXNwbGF5VGV4dD48c3R5bGUgZmFjZT0ic3VwZXJzY3JpcHQi
PjIw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E362B">
              <w:instrText xml:space="preserve"> ADDIN EN.CITE.DATA </w:instrText>
            </w:r>
            <w:r w:rsidR="005E362B">
              <w:fldChar w:fldCharType="end"/>
            </w:r>
            <w:r w:rsidR="005E362B">
              <w:fldChar w:fldCharType="separate"/>
            </w:r>
            <w:r w:rsidR="005E362B" w:rsidRPr="005E362B">
              <w:rPr>
                <w:vertAlign w:val="superscript"/>
              </w:rPr>
              <w:t>20</w:t>
            </w:r>
            <w:r w:rsidR="005E362B">
              <w:fldChar w:fldCharType="end"/>
            </w:r>
            <w:r>
              <w:t>.</w:t>
            </w:r>
          </w:p>
          <w:p w14:paraId="1A73B7ED" w14:textId="395300F0" w:rsidR="00B342B5" w:rsidRPr="00532AF2" w:rsidRDefault="00B342B5" w:rsidP="00C942A2">
            <w:pPr>
              <w:pStyle w:val="CLIN2SUBHEADINGS"/>
            </w:pPr>
            <w:r w:rsidRPr="00532AF2">
              <w:t>References</w:t>
            </w:r>
          </w:p>
          <w:p w14:paraId="08C3887D" w14:textId="0C3EB2B5" w:rsidR="005E362B" w:rsidRPr="005E362B" w:rsidRDefault="005E362B" w:rsidP="005E362B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5E362B">
              <w:rPr>
                <w:b/>
              </w:rPr>
              <w:t>1.</w:t>
            </w:r>
            <w:r w:rsidRPr="005E362B">
              <w:t xml:space="preserve"> Taube F, et al. CEBPA Mutations in 4708 Patients with Acute Myeloid Leukemia - Differential Impact of bZIP and TAD Mutations on Outcome. </w:t>
            </w:r>
            <w:r w:rsidRPr="005E362B">
              <w:rPr>
                <w:i/>
              </w:rPr>
              <w:t>Blood</w:t>
            </w:r>
            <w:r w:rsidRPr="005E362B">
              <w:t xml:space="preserve"> 2021.  </w:t>
            </w:r>
            <w:r w:rsidRPr="005E362B">
              <w:rPr>
                <w:b/>
              </w:rPr>
              <w:t>2.</w:t>
            </w:r>
            <w:r w:rsidRPr="005E362B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5E362B">
              <w:rPr>
                <w:b/>
              </w:rPr>
              <w:t>3.</w:t>
            </w:r>
            <w:r w:rsidRPr="005E362B">
              <w:t xml:space="preserve"> Arber DA, et al. International Consensus Classification of Myeloid Neoplasms and Acute Leukemias: integrating morphologic, clinical, and genomic data. </w:t>
            </w:r>
            <w:r w:rsidRPr="005E362B">
              <w:rPr>
                <w:i/>
              </w:rPr>
              <w:t>Blood</w:t>
            </w:r>
            <w:r w:rsidRPr="005E362B">
              <w:t xml:space="preserve"> 2022; </w:t>
            </w:r>
            <w:r w:rsidRPr="005E362B">
              <w:rPr>
                <w:b/>
              </w:rPr>
              <w:t>140</w:t>
            </w:r>
            <w:r w:rsidRPr="005E362B">
              <w:t xml:space="preserve">(11): 1200-28.  </w:t>
            </w:r>
            <w:r w:rsidRPr="005E362B">
              <w:rPr>
                <w:b/>
              </w:rPr>
              <w:t>4.</w:t>
            </w:r>
            <w:r w:rsidRPr="005E362B">
              <w:t xml:space="preserve"> Wilhelmson AS, Porse BT. CCAAT enhancer binding protein alpha (CEBPA) biallelic acute myeloid leukaemia: cooperating lesions, molecular mechanisms and clinical relevance. </w:t>
            </w:r>
            <w:r w:rsidRPr="005E362B">
              <w:rPr>
                <w:i/>
              </w:rPr>
              <w:t>Br J Haematol</w:t>
            </w:r>
            <w:r w:rsidRPr="005E362B">
              <w:t xml:space="preserve"> 2020; </w:t>
            </w:r>
            <w:r w:rsidRPr="005E362B">
              <w:rPr>
                <w:b/>
              </w:rPr>
              <w:t>190</w:t>
            </w:r>
            <w:r w:rsidRPr="005E362B">
              <w:t xml:space="preserve">(4): 495-507.  </w:t>
            </w:r>
            <w:r w:rsidRPr="005E362B">
              <w:rPr>
                <w:b/>
              </w:rPr>
              <w:t>5.</w:t>
            </w:r>
            <w:r w:rsidRPr="005E362B">
              <w:t xml:space="preserve"> Pabst T, et al. Somatic CEBPA mutations are a frequent second event in families with germline CEBPA mutations and familial acute myeloid leukemia. </w:t>
            </w:r>
            <w:r w:rsidRPr="005E362B">
              <w:rPr>
                <w:i/>
              </w:rPr>
              <w:t>J Clin Oncol</w:t>
            </w:r>
            <w:r w:rsidRPr="005E362B">
              <w:t xml:space="preserve"> 2008; </w:t>
            </w:r>
            <w:r w:rsidRPr="005E362B">
              <w:rPr>
                <w:b/>
              </w:rPr>
              <w:t>26</w:t>
            </w:r>
            <w:r w:rsidRPr="005E362B">
              <w:t xml:space="preserve">(31): 5088-93.  </w:t>
            </w:r>
            <w:r w:rsidRPr="005E362B">
              <w:rPr>
                <w:b/>
              </w:rPr>
              <w:t>6.</w:t>
            </w:r>
            <w:r w:rsidRPr="005E362B">
              <w:t xml:space="preserve"> Pathak A, et al. Whole exome sequencing reveals a C-terminal germline variant in CEBPA-associated acute myeloid leukemia: 45-year follow up of a large family. </w:t>
            </w:r>
            <w:r w:rsidRPr="005E362B">
              <w:rPr>
                <w:i/>
              </w:rPr>
              <w:t>Haematologica</w:t>
            </w:r>
            <w:r w:rsidRPr="005E362B">
              <w:t xml:space="preserve"> 2016; </w:t>
            </w:r>
            <w:r w:rsidRPr="005E362B">
              <w:rPr>
                <w:b/>
              </w:rPr>
              <w:t>101</w:t>
            </w:r>
            <w:r w:rsidRPr="005E362B">
              <w:t xml:space="preserve">(7): 846-52.  </w:t>
            </w:r>
          </w:p>
          <w:p w14:paraId="73D87C01" w14:textId="6321BBA2" w:rsidR="00B342B5" w:rsidRPr="00532AF2" w:rsidRDefault="005E362B" w:rsidP="005E362B">
            <w:pPr>
              <w:pStyle w:val="CLIN4"/>
            </w:pPr>
            <w:r w:rsidRPr="005E362B">
              <w:rPr>
                <w:b/>
              </w:rPr>
              <w:t>7.</w:t>
            </w:r>
            <w:r w:rsidRPr="005E362B">
              <w:t xml:space="preserve"> Green CL, et al. Prognostic significance of CEBPA mutations in a large cohort of younger adult patients with acute myeloid leukemia: impact of double CEBPA mutations and the interaction with FLT3 and NPM1 mutations. </w:t>
            </w:r>
            <w:r w:rsidRPr="005E362B">
              <w:rPr>
                <w:i/>
              </w:rPr>
              <w:t>J Clin Oncol</w:t>
            </w:r>
            <w:r w:rsidRPr="005E362B">
              <w:t xml:space="preserve"> 2010; </w:t>
            </w:r>
            <w:r w:rsidRPr="005E362B">
              <w:rPr>
                <w:b/>
              </w:rPr>
              <w:t>28</w:t>
            </w:r>
            <w:r w:rsidRPr="005E362B">
              <w:t xml:space="preserve">(16): 2739-47.  </w:t>
            </w:r>
            <w:r w:rsidRPr="005E362B">
              <w:rPr>
                <w:b/>
              </w:rPr>
              <w:t>8.</w:t>
            </w:r>
            <w:r w:rsidRPr="005E362B">
              <w:t xml:space="preserve"> Wouters BJ, et al. Double CEBPA mutations, but not single CEBPA mutations, define a subgroup of acute myeloid leukemia with a distinctive gene expression profile that is uniquely associated with a favorable outcome. </w:t>
            </w:r>
            <w:r w:rsidRPr="005E362B">
              <w:rPr>
                <w:i/>
              </w:rPr>
              <w:t>Blood</w:t>
            </w:r>
            <w:r w:rsidRPr="005E362B">
              <w:t xml:space="preserve"> 2009; </w:t>
            </w:r>
            <w:r w:rsidRPr="005E362B">
              <w:rPr>
                <w:b/>
              </w:rPr>
              <w:t>113</w:t>
            </w:r>
            <w:r w:rsidRPr="005E362B">
              <w:t xml:space="preserve">(13): 3088-91.  </w:t>
            </w:r>
            <w:r w:rsidRPr="005E362B">
              <w:rPr>
                <w:b/>
              </w:rPr>
              <w:t>9.</w:t>
            </w:r>
            <w:r w:rsidRPr="005E362B">
              <w:t xml:space="preserve"> Fasan A, et al. The role of different genetic subtypes of CEBPA mutated AML. </w:t>
            </w:r>
            <w:r w:rsidRPr="005E362B">
              <w:rPr>
                <w:i/>
              </w:rPr>
              <w:t>Leukemia</w:t>
            </w:r>
            <w:r w:rsidRPr="005E362B">
              <w:t xml:space="preserve"> 2014; </w:t>
            </w:r>
            <w:r w:rsidRPr="005E362B">
              <w:rPr>
                <w:b/>
              </w:rPr>
              <w:t>28</w:t>
            </w:r>
            <w:r w:rsidRPr="005E362B">
              <w:t xml:space="preserve">(4): 794-803.  </w:t>
            </w:r>
            <w:r w:rsidRPr="005E362B">
              <w:rPr>
                <w:b/>
              </w:rPr>
              <w:t>10.</w:t>
            </w:r>
            <w:r w:rsidRPr="005E362B">
              <w:t xml:space="preserve"> Tarlock K, et al. CEBPA-bZip mutations are associated with favorable prognosis in de novo AML: a report from the Children’s Oncology Group. </w:t>
            </w:r>
            <w:r w:rsidRPr="005E362B">
              <w:rPr>
                <w:i/>
              </w:rPr>
              <w:t>Blood</w:t>
            </w:r>
            <w:r w:rsidRPr="005E362B">
              <w:t xml:space="preserve"> 2021; </w:t>
            </w:r>
            <w:r w:rsidRPr="005E362B">
              <w:rPr>
                <w:b/>
              </w:rPr>
              <w:t>138</w:t>
            </w:r>
            <w:r w:rsidRPr="005E362B">
              <w:t xml:space="preserve">(13): 1137-47.  </w:t>
            </w:r>
            <w:r w:rsidRPr="005E362B">
              <w:rPr>
                <w:b/>
              </w:rPr>
              <w:t>11.</w:t>
            </w:r>
            <w:r w:rsidRPr="005E362B">
              <w:t xml:space="preserve"> Grossmann V, et al. CEBPA double-mutated acute myeloid leukaemia harbours concomitant molecular mutations in 76.8% of cases with TET2 and GATA2 alterations impacting prognosis. </w:t>
            </w:r>
            <w:r w:rsidRPr="005E362B">
              <w:rPr>
                <w:i/>
              </w:rPr>
              <w:t>Br J Haematol</w:t>
            </w:r>
            <w:r w:rsidRPr="005E362B">
              <w:t xml:space="preserve"> 2013; </w:t>
            </w:r>
            <w:r w:rsidRPr="005E362B">
              <w:rPr>
                <w:b/>
              </w:rPr>
              <w:t>161</w:t>
            </w:r>
            <w:r w:rsidRPr="005E362B">
              <w:t xml:space="preserve">(5): 649-58.  </w:t>
            </w:r>
            <w:r w:rsidRPr="005E362B">
              <w:rPr>
                <w:b/>
              </w:rPr>
              <w:t>12.</w:t>
            </w:r>
            <w:r w:rsidRPr="005E362B">
              <w:t xml:space="preserve"> Stone RM, et al. Midostaurin plus Chemotherapy for Acute Myeloid Leukemia with a FLT3 Mutation. </w:t>
            </w:r>
            <w:r w:rsidRPr="005E362B">
              <w:rPr>
                <w:i/>
              </w:rPr>
              <w:t>N Engl J Med</w:t>
            </w:r>
            <w:r w:rsidRPr="005E362B">
              <w:t xml:space="preserve"> 2017; </w:t>
            </w:r>
            <w:r w:rsidRPr="005E362B">
              <w:rPr>
                <w:b/>
              </w:rPr>
              <w:t>377</w:t>
            </w:r>
            <w:r w:rsidRPr="005E362B">
              <w:t xml:space="preserve">(5): 454-64.  </w:t>
            </w:r>
            <w:r w:rsidRPr="005E362B">
              <w:rPr>
                <w:b/>
              </w:rPr>
              <w:t>13.</w:t>
            </w:r>
            <w:r w:rsidRPr="005E362B">
              <w:t xml:space="preserve"> Erba HP, et al. Quizartinib plus chemotherapy in newly diagnosed patients with FLT3-internal-tandem-duplication-positive acute myeloid leukaemia (QuANTUM-First): a randomised, double-blind, placebo-controlled, phase 3 trial. </w:t>
            </w:r>
            <w:r w:rsidRPr="005E362B">
              <w:rPr>
                <w:i/>
              </w:rPr>
              <w:t>Lancet</w:t>
            </w:r>
            <w:r w:rsidRPr="005E362B">
              <w:t xml:space="preserve"> 2023; </w:t>
            </w:r>
            <w:r w:rsidRPr="005E362B">
              <w:rPr>
                <w:b/>
              </w:rPr>
              <w:t>401</w:t>
            </w:r>
            <w:r w:rsidRPr="005E362B">
              <w:t xml:space="preserve">(10388): 1571-83.  </w:t>
            </w:r>
            <w:r w:rsidRPr="005E362B">
              <w:rPr>
                <w:b/>
              </w:rPr>
              <w:t>14.</w:t>
            </w:r>
            <w:r w:rsidRPr="005E362B">
              <w:t xml:space="preserve"> Perl AE, et al. Gilteritinib or Chemotherapy for Relapsed or Refractory FLT3-Mutated AML. </w:t>
            </w:r>
            <w:r w:rsidRPr="005E362B">
              <w:rPr>
                <w:i/>
              </w:rPr>
              <w:t>N Engl J Med</w:t>
            </w:r>
            <w:r w:rsidRPr="005E362B">
              <w:t xml:space="preserve"> 2019; </w:t>
            </w:r>
            <w:r w:rsidRPr="005E362B">
              <w:rPr>
                <w:b/>
              </w:rPr>
              <w:t>381</w:t>
            </w:r>
            <w:r w:rsidRPr="005E362B">
              <w:t xml:space="preserve">(18): 1728-40.  </w:t>
            </w:r>
            <w:r w:rsidRPr="005E362B">
              <w:rPr>
                <w:b/>
              </w:rPr>
              <w:t>15.</w:t>
            </w:r>
            <w:r w:rsidRPr="005E362B">
              <w:t xml:space="preserve"> Daver N, et al. Targeting FLT3 mutations in AML: review of current knowledge and evidence. </w:t>
            </w:r>
            <w:r w:rsidRPr="005E362B">
              <w:rPr>
                <w:i/>
              </w:rPr>
              <w:t>Leukemia</w:t>
            </w:r>
            <w:r w:rsidRPr="005E362B">
              <w:t xml:space="preserve"> 2019; </w:t>
            </w:r>
            <w:r w:rsidRPr="005E362B">
              <w:rPr>
                <w:b/>
              </w:rPr>
              <w:t>33</w:t>
            </w:r>
            <w:r w:rsidRPr="005E362B">
              <w:t xml:space="preserve">(2): 299-312.  </w:t>
            </w:r>
            <w:r w:rsidRPr="005E362B">
              <w:rPr>
                <w:b/>
              </w:rPr>
              <w:t>16.</w:t>
            </w:r>
            <w:r w:rsidRPr="005E362B">
              <w:t xml:space="preserve"> Dohner H, et al. Diagnosis and management of AML in adults: 2017 ELN recommendations from an international expert panel. </w:t>
            </w:r>
            <w:r w:rsidRPr="005E362B">
              <w:rPr>
                <w:i/>
              </w:rPr>
              <w:t>Blood</w:t>
            </w:r>
            <w:r w:rsidRPr="005E362B">
              <w:t xml:space="preserve"> 2017; </w:t>
            </w:r>
            <w:r w:rsidRPr="005E362B">
              <w:rPr>
                <w:b/>
              </w:rPr>
              <w:t>129</w:t>
            </w:r>
            <w:r w:rsidRPr="005E362B">
              <w:t xml:space="preserve">(4): 424-47.  </w:t>
            </w:r>
            <w:r w:rsidRPr="005E362B">
              <w:rPr>
                <w:b/>
              </w:rPr>
              <w:t>17.</w:t>
            </w:r>
            <w:r w:rsidRPr="005E362B">
              <w:t xml:space="preserve"> Smith CC, et al. Molecular profile of FLT3-mutated relapsed/refractory patients with AML in the phase 3 ADMIRAL study of gilteritinib. </w:t>
            </w:r>
            <w:r w:rsidRPr="005E362B">
              <w:rPr>
                <w:i/>
              </w:rPr>
              <w:t>Blood Adv</w:t>
            </w:r>
            <w:r w:rsidRPr="005E362B">
              <w:t xml:space="preserve"> 2022; </w:t>
            </w:r>
            <w:r w:rsidRPr="005E362B">
              <w:rPr>
                <w:b/>
              </w:rPr>
              <w:t>6</w:t>
            </w:r>
            <w:r w:rsidRPr="005E362B">
              <w:t xml:space="preserve">(7): 2144-55.  </w:t>
            </w:r>
            <w:r w:rsidRPr="005E362B">
              <w:rPr>
                <w:b/>
              </w:rPr>
              <w:t>18.</w:t>
            </w:r>
            <w:r w:rsidRPr="005E362B">
              <w:t xml:space="preserve"> Intlekofer AM, et al. Acquired resistance to IDH inhibition through trans or cis dimer-interface mutations. </w:t>
            </w:r>
            <w:r w:rsidRPr="005E362B">
              <w:rPr>
                <w:i/>
              </w:rPr>
              <w:t>Nature</w:t>
            </w:r>
            <w:r w:rsidRPr="005E362B">
              <w:t xml:space="preserve"> 2018; </w:t>
            </w:r>
            <w:r w:rsidRPr="005E362B">
              <w:rPr>
                <w:b/>
              </w:rPr>
              <w:t>559</w:t>
            </w:r>
            <w:r w:rsidRPr="005E362B">
              <w:t xml:space="preserve">(7712): 125-9.  </w:t>
            </w:r>
            <w:r w:rsidRPr="005E362B">
              <w:rPr>
                <w:b/>
              </w:rPr>
              <w:t>19.</w:t>
            </w:r>
            <w:r w:rsidRPr="005E362B">
              <w:t xml:space="preserve"> Moujalled DM, et al. Acquired mutations in BAX confer resistance to BH3-mimetic therapy in acute myeloid leukemia. </w:t>
            </w:r>
            <w:r w:rsidRPr="005E362B">
              <w:rPr>
                <w:i/>
              </w:rPr>
              <w:t>Blood</w:t>
            </w:r>
            <w:r w:rsidRPr="005E362B">
              <w:t xml:space="preserve"> 2023; </w:t>
            </w:r>
            <w:r w:rsidRPr="005E362B">
              <w:rPr>
                <w:b/>
              </w:rPr>
              <w:t>141</w:t>
            </w:r>
            <w:r w:rsidRPr="005E362B">
              <w:t xml:space="preserve">(6): 634-44.  </w:t>
            </w:r>
            <w:r w:rsidRPr="005E362B">
              <w:rPr>
                <w:b/>
              </w:rPr>
              <w:t>20.</w:t>
            </w:r>
            <w:r w:rsidRPr="005E362B">
              <w:t xml:space="preserve"> Perner F, et al. MEN1 mutations mediate clinical resistance to menin inhibition. </w:t>
            </w:r>
            <w:r w:rsidRPr="005E362B">
              <w:rPr>
                <w:i/>
              </w:rPr>
              <w:t>Nature</w:t>
            </w:r>
            <w:r w:rsidRPr="005E362B">
              <w:t xml:space="preserve"> 2023; </w:t>
            </w:r>
            <w:r w:rsidRPr="005E362B">
              <w:rPr>
                <w:b/>
              </w:rPr>
              <w:t>615</w:t>
            </w:r>
            <w:r w:rsidRPr="005E362B">
              <w:t xml:space="preserve">(7954): 913-9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605C5AE2" w14:textId="77777777" w:rsidR="006E6CAF" w:rsidRDefault="006E6CAF" w:rsidP="005E362B">
      <w:pPr>
        <w:rPr>
          <w:rFonts w:ascii="Calibri" w:hAnsi="Calibri" w:cs="Calibri"/>
          <w:noProof/>
          <w:sz w:val="6"/>
          <w:szCs w:val="6"/>
        </w:rPr>
      </w:pPr>
    </w:p>
    <w:sectPr w:rsidR="006E6CAF" w:rsidSect="00FC3DB3">
      <w:footerReference w:type="default" r:id="rId11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ABC717" w14:textId="77777777" w:rsidR="00B442A5" w:rsidRDefault="00B442A5">
      <w:pPr>
        <w:spacing w:after="0" w:line="240" w:lineRule="auto"/>
      </w:pPr>
      <w:r>
        <w:separator/>
      </w:r>
    </w:p>
  </w:endnote>
  <w:endnote w:type="continuationSeparator" w:id="0">
    <w:p w14:paraId="38F28C42" w14:textId="77777777" w:rsidR="00B442A5" w:rsidRDefault="00B442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94E12D" w14:textId="372DE2E3" w:rsidR="00A62FC6" w:rsidRPr="00070923" w:rsidRDefault="00A62FC6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2FDECC" w14:textId="77777777" w:rsidR="00B442A5" w:rsidRDefault="00B442A5">
      <w:pPr>
        <w:spacing w:after="0" w:line="240" w:lineRule="auto"/>
      </w:pPr>
      <w:r>
        <w:separator/>
      </w:r>
    </w:p>
  </w:footnote>
  <w:footnote w:type="continuationSeparator" w:id="0">
    <w:p w14:paraId="57FACA81" w14:textId="77777777" w:rsidR="00B442A5" w:rsidRDefault="00B442A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0878A81"/>
    <w:multiLevelType w:val="hybridMultilevel"/>
    <w:tmpl w:val="003675F8"/>
    <w:lvl w:ilvl="0" w:tplc="40B236D6">
      <w:start w:val="1"/>
      <w:numFmt w:val="bullet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2AF2FD5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C762218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7354DB7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E8C68B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CF36E20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BD21BE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C14D51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0EE1AA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130733767">
    <w:abstractNumId w:val="2"/>
  </w:num>
  <w:num w:numId="2" w16cid:durableId="1436367731">
    <w:abstractNumId w:val="0"/>
  </w:num>
  <w:num w:numId="3" w16cid:durableId="44119196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135&lt;/item&gt;&lt;item&gt;738&lt;/item&gt;&lt;item&gt;2543&lt;/item&gt;&lt;item&gt;2544&lt;/item&gt;&lt;item&gt;2582&lt;/item&gt;&lt;item&gt;2758&lt;/item&gt;&lt;item&gt;3127&lt;/item&gt;&lt;item&gt;3174&lt;/item&gt;&lt;item&gt;3192&lt;/item&gt;&lt;item&gt;3200&lt;/item&gt;&lt;item&gt;3496&lt;/item&gt;&lt;item&gt;3524&lt;/item&gt;&lt;item&gt;3639&lt;/item&gt;&lt;item&gt;3641&lt;/item&gt;&lt;item&gt;3642&lt;/item&gt;&lt;item&gt;3643&lt;/item&gt;&lt;item&gt;3649&lt;/item&gt;&lt;item&gt;3651&lt;/item&gt;&lt;item&gt;3652&lt;/item&gt;&lt;item&gt;3653&lt;/item&gt;&lt;/record-ids&gt;&lt;/item&gt;&lt;/Libraries&gt;"/>
  </w:docVars>
  <w:rsids>
    <w:rsidRoot w:val="00F166A0"/>
    <w:rsid w:val="00072CED"/>
    <w:rsid w:val="000849CB"/>
    <w:rsid w:val="000D4A87"/>
    <w:rsid w:val="000E668C"/>
    <w:rsid w:val="0012152D"/>
    <w:rsid w:val="00141215"/>
    <w:rsid w:val="00150183"/>
    <w:rsid w:val="004124CF"/>
    <w:rsid w:val="00496C28"/>
    <w:rsid w:val="00532AF2"/>
    <w:rsid w:val="00543018"/>
    <w:rsid w:val="00546A8A"/>
    <w:rsid w:val="005B783A"/>
    <w:rsid w:val="005B78C2"/>
    <w:rsid w:val="005E362B"/>
    <w:rsid w:val="006125B1"/>
    <w:rsid w:val="00625A0B"/>
    <w:rsid w:val="006E0D69"/>
    <w:rsid w:val="006E6CAF"/>
    <w:rsid w:val="0086782A"/>
    <w:rsid w:val="008C3885"/>
    <w:rsid w:val="008F1D2C"/>
    <w:rsid w:val="00901489"/>
    <w:rsid w:val="00903B3F"/>
    <w:rsid w:val="00924EE9"/>
    <w:rsid w:val="009D6311"/>
    <w:rsid w:val="009E6051"/>
    <w:rsid w:val="00A3336C"/>
    <w:rsid w:val="00A62FC6"/>
    <w:rsid w:val="00AB396A"/>
    <w:rsid w:val="00AC087D"/>
    <w:rsid w:val="00AF5D34"/>
    <w:rsid w:val="00B13C82"/>
    <w:rsid w:val="00B342B5"/>
    <w:rsid w:val="00B442A5"/>
    <w:rsid w:val="00B63680"/>
    <w:rsid w:val="00B73E7C"/>
    <w:rsid w:val="00C266BE"/>
    <w:rsid w:val="00C544BC"/>
    <w:rsid w:val="00C77225"/>
    <w:rsid w:val="00C942A2"/>
    <w:rsid w:val="00C9720B"/>
    <w:rsid w:val="00D02B85"/>
    <w:rsid w:val="00D02DD5"/>
    <w:rsid w:val="00D414EE"/>
    <w:rsid w:val="00DA58B3"/>
    <w:rsid w:val="00E00165"/>
    <w:rsid w:val="00E03BDA"/>
    <w:rsid w:val="00E13354"/>
    <w:rsid w:val="00E50A32"/>
    <w:rsid w:val="00E558F2"/>
    <w:rsid w:val="00ED3E9F"/>
    <w:rsid w:val="00F01238"/>
    <w:rsid w:val="00F148E4"/>
    <w:rsid w:val="00F166A0"/>
    <w:rsid w:val="00F177E3"/>
    <w:rsid w:val="00FB4136"/>
    <w:rsid w:val="00FD0A4C"/>
    <w:rsid w:val="00FE61D5"/>
    <w:rsid w:val="0F6DE0F8"/>
    <w:rsid w:val="68271013"/>
    <w:rsid w:val="770AA1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5434C62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2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532AF2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A62FC6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532AF2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A62FC6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D414E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414EE"/>
  </w:style>
  <w:style w:type="character" w:styleId="CommentReference">
    <w:name w:val="annotation reference"/>
    <w:basedOn w:val="DefaultParagraphFont"/>
    <w:uiPriority w:val="99"/>
    <w:semiHidden/>
    <w:unhideWhenUsed/>
    <w:rsid w:val="009D63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D631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D631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D631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D631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631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631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25A0B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625A0B"/>
    <w:rPr>
      <w:rFonts w:ascii="Calibri" w:eastAsia="MS Mincho" w:hAnsi="Calibri" w:cs="Calibri"/>
      <w:noProof/>
      <w:sz w:val="12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6E6CA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E6C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312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48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90A606E-7579-49C3-B130-CD80F675553C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customXml/itemProps2.xml><?xml version="1.0" encoding="utf-8"?>
<ds:datastoreItem xmlns:ds="http://schemas.openxmlformats.org/officeDocument/2006/customXml" ds:itemID="{E6F60EC2-7A25-43AC-97AF-08D2D301421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125EEB8-2C71-4C3F-8FD9-4D9D885AFF10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13F79010-69D4-4D65-A33F-5CC1EF66EC15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1</Pages>
  <Words>1375</Words>
  <Characters>7841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1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9</cp:revision>
  <dcterms:created xsi:type="dcterms:W3CDTF">2024-03-10T09:15:00Z</dcterms:created>
  <dcterms:modified xsi:type="dcterms:W3CDTF">2025-03-06T0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51F1F8C0772B440BA84570C3C4286EA</vt:lpwstr>
  </property>
  <property fmtid="{D5CDD505-2E9C-101B-9397-08002B2CF9AE}" pid="3" name="Order">
    <vt:r8>19323800</vt:r8>
  </property>
  <property fmtid="{D5CDD505-2E9C-101B-9397-08002B2CF9AE}" pid="4" name="pmDataCategory">
    <vt:lpwstr>5;#Operational|150389d9-0463-4c4a-b800-fb182dbb9bcb</vt:lpwstr>
  </property>
  <property fmtid="{D5CDD505-2E9C-101B-9397-08002B2CF9AE}" pid="5" name="pmStream">
    <vt:lpwstr>4;#N/A|77aac54e-7746-4232-91ae-96cfc2b44f19</vt:lpwstr>
  </property>
  <property fmtid="{D5CDD505-2E9C-101B-9397-08002B2CF9AE}" pid="6" name="pmAudienceMembers">
    <vt:lpwstr>3;#Internal|2b22734e-9cea-437f-97a4-653416044446</vt:lpwstr>
  </property>
  <property fmtid="{D5CDD505-2E9C-101B-9397-08002B2CF9AE}" pid="7" name="pmDepartment">
    <vt:lpwstr>2;#Pathology|4a117755-78ff-4a2c-8e21-a559b22b64dd</vt:lpwstr>
  </property>
  <property fmtid="{D5CDD505-2E9C-101B-9397-08002B2CF9AE}" pid="8" name="pmDivision">
    <vt:lpwstr>1;#Business Ventures|771822a9-08f4-4b0c-b044-94205102db1e</vt:lpwstr>
  </property>
  <property fmtid="{D5CDD505-2E9C-101B-9397-08002B2CF9AE}" pid="9" name="MediaServiceImageTags">
    <vt:lpwstr/>
  </property>
</Properties>
</file>